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340D91F" w14:textId="2F920F6B" w:rsidR="00C01B8E" w:rsidRPr="00C01B8E" w:rsidRDefault="00C01B8E" w:rsidP="00C01B8E">
      <w:pPr>
        <w:spacing w:after="200" w:line="276" w:lineRule="auto"/>
        <w:outlineLvl w:val="0"/>
        <w:rPr>
          <w:rFonts w:ascii="Arial" w:eastAsia="Calibri" w:hAnsi="Arial" w:cs="Arial"/>
          <w:b/>
          <w:bCs/>
          <w:sz w:val="20"/>
          <w:szCs w:val="20"/>
          <w:lang w:val="en-US"/>
        </w:rPr>
      </w:pPr>
      <w:bookmarkStart w:id="0" w:name="_Toc62744714"/>
      <w:r w:rsidRPr="00C01B8E">
        <w:rPr>
          <w:rFonts w:ascii="Arial" w:eastAsia="Calibri" w:hAnsi="Arial" w:cs="Arial"/>
          <w:b/>
          <w:bCs/>
          <w:sz w:val="20"/>
          <w:szCs w:val="20"/>
          <w:lang w:val="en-US"/>
        </w:rPr>
        <w:t>S</w:t>
      </w:r>
      <w:r>
        <w:rPr>
          <w:rFonts w:ascii="Arial" w:eastAsia="Calibri" w:hAnsi="Arial" w:cs="Arial"/>
          <w:b/>
          <w:bCs/>
          <w:sz w:val="20"/>
          <w:szCs w:val="20"/>
          <w:lang w:val="en-US"/>
        </w:rPr>
        <w:t>3 Table</w:t>
      </w:r>
      <w:r w:rsidRPr="00C01B8E">
        <w:rPr>
          <w:rFonts w:ascii="Arial" w:eastAsia="Calibri" w:hAnsi="Arial" w:cs="Arial"/>
          <w:b/>
          <w:bCs/>
          <w:sz w:val="20"/>
          <w:szCs w:val="20"/>
          <w:lang w:val="en-US"/>
        </w:rPr>
        <w:t>: HSCR disease gene characteristics</w:t>
      </w:r>
      <w:bookmarkEnd w:id="0"/>
    </w:p>
    <w:p w14:paraId="19D665B6" w14:textId="77777777" w:rsidR="00C01B8E" w:rsidRPr="00C01B8E" w:rsidRDefault="00C01B8E" w:rsidP="00C01B8E">
      <w:pPr>
        <w:spacing w:after="160" w:line="259" w:lineRule="auto"/>
        <w:rPr>
          <w:rFonts w:ascii="Calibri" w:eastAsia="Calibri" w:hAnsi="Calibri" w:cs="Arial"/>
          <w:sz w:val="22"/>
          <w:szCs w:val="22"/>
          <w:lang w:val="en-US"/>
        </w:rPr>
      </w:pPr>
      <w:r w:rsidRPr="00C01B8E">
        <w:rPr>
          <w:rFonts w:ascii="Calibri" w:eastAsia="Calibri" w:hAnsi="Calibri" w:cs="Arial"/>
          <w:noProof/>
          <w:sz w:val="22"/>
          <w:szCs w:val="22"/>
          <w:lang w:eastAsia="nl-NL"/>
        </w:rPr>
        <w:drawing>
          <wp:inline distT="0" distB="0" distL="0" distR="0" wp14:anchorId="5742BB55" wp14:editId="3619A38A">
            <wp:extent cx="7791450" cy="4217911"/>
            <wp:effectExtent l="0" t="0" r="0" b="0"/>
            <wp:docPr id="3" name="Afbeelding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12380" cy="4229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689C47" w14:textId="60B61AFF" w:rsidR="0002336D" w:rsidRDefault="00C01B8E" w:rsidP="00C01B8E">
      <w:pPr>
        <w:rPr>
          <w:rFonts w:ascii="Arial" w:eastAsia="Calibri" w:hAnsi="Arial" w:cs="Arial"/>
          <w:i/>
          <w:sz w:val="20"/>
          <w:szCs w:val="20"/>
          <w:lang w:val="en-US"/>
        </w:rPr>
      </w:pP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Most known HSCR genes are intolerant to genetic variation and are rarely impacted by CNVs in unaffected individuals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begin">
          <w:fldData xml:space="preserve">PEVuZE5vdGU+PENpdGU+PEF1dGhvcj5Db2U8L0F1dGhvcj48WWVhcj4yMDE0PC9ZZWFyPjxSZWNO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</w:fldData>
        </w:fldCha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instrText xml:space="preserve"> ADDIN EN.CITE </w:instrTex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begin">
          <w:fldData xml:space="preserve">PEVuZE5vdGU+PENpdGU+PEF1dGhvcj5Db2U8L0F1dGhvcj48WWVhcj4yMDE0PC9ZZWFyPjxSZWNO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</w:fldData>
        </w:fldCha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instrText xml:space="preserve"> ADDIN EN.CITE.DATA </w:instrTex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end"/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separate"/>
      </w:r>
      <w:r w:rsidRPr="00C01B8E">
        <w:rPr>
          <w:rFonts w:ascii="Arial" w:eastAsia="Calibri" w:hAnsi="Arial" w:cs="Arial"/>
          <w:i/>
          <w:noProof/>
          <w:sz w:val="20"/>
          <w:szCs w:val="20"/>
          <w:lang w:val="en-US"/>
        </w:rPr>
        <w:t>[1, 2]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end"/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. These genes have been described to be impacted by CNVs in HSCR patients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begin">
          <w:fldData xml:space="preserve">PEVuZE5vdGU+PENpdGU+PEF1dGhvcj5BbWllbDwvQXV0aG9yPjxZZWFyPjIwMDE8L1llYXI+PFJl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=
</w:fldData>
        </w:fldCha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instrText xml:space="preserve"> ADDIN EN.CITE </w:instrTex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begin">
          <w:fldData xml:space="preserve">PEVuZE5vdGU+PENpdGU+PEF1dGhvcj5BbWllbDwvQXV0aG9yPjxZZWFyPjIwMDE8L1llYXI+PFJl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=
</w:fldData>
        </w:fldCha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instrText xml:space="preserve"> ADDIN EN.CITE.DATA </w:instrTex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end"/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separate"/>
      </w:r>
      <w:r w:rsidRPr="00C01B8E">
        <w:rPr>
          <w:rFonts w:ascii="Arial" w:eastAsia="Calibri" w:hAnsi="Arial" w:cs="Arial"/>
          <w:i/>
          <w:noProof/>
          <w:sz w:val="20"/>
          <w:szCs w:val="20"/>
          <w:lang w:val="en-US"/>
        </w:rPr>
        <w:t>[3, 4]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fldChar w:fldCharType="end"/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, although this does not seem to be a frequent phenomenon, as in our cohort we did not detect any CNV impacting a known HSCR gene. Abbreviations: </w:t>
      </w:r>
      <w:proofErr w:type="spellStart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mis_z</w:t>
      </w:r>
      <w:proofErr w:type="spellEnd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: Missense variation Z-score, </w:t>
      </w:r>
      <w:proofErr w:type="spellStart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syn_z</w:t>
      </w:r>
      <w:proofErr w:type="spellEnd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: </w:t>
      </w:r>
      <w:r w:rsidRPr="00C01B8E">
        <w:rPr>
          <w:rFonts w:ascii="Arial" w:eastAsia="Calibri" w:hAnsi="Arial" w:cs="Arial"/>
          <w:b/>
          <w:bCs/>
          <w:i/>
          <w:sz w:val="20"/>
          <w:szCs w:val="20"/>
          <w:lang w:val="en-US"/>
        </w:rPr>
        <w:t xml:space="preserve"> 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Synonymous variation z-sore</w:t>
      </w:r>
      <w:r w:rsidRPr="00C01B8E">
        <w:rPr>
          <w:rFonts w:ascii="Arial" w:eastAsia="Calibri" w:hAnsi="Arial" w:cs="Arial"/>
          <w:b/>
          <w:bCs/>
          <w:i/>
          <w:sz w:val="20"/>
          <w:szCs w:val="20"/>
          <w:lang w:val="en-US"/>
        </w:rPr>
        <w:t xml:space="preserve">, 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PLI</w:t>
      </w:r>
      <w:r w:rsidRPr="00C01B8E">
        <w:rPr>
          <w:rFonts w:ascii="Arial" w:eastAsia="Calibri" w:hAnsi="Arial" w:cs="Arial"/>
          <w:b/>
          <w:bCs/>
          <w:i/>
          <w:sz w:val="20"/>
          <w:szCs w:val="20"/>
          <w:lang w:val="en-US"/>
        </w:rPr>
        <w:t xml:space="preserve">: 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probability of being loss-of-function intolerant , </w:t>
      </w:r>
      <w:proofErr w:type="spellStart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PRec</w:t>
      </w:r>
      <w:proofErr w:type="spellEnd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: probability of being tolerant to heterozygous loss of function variation but intolerant to homozygous loss of function variation, </w:t>
      </w:r>
      <w:proofErr w:type="spellStart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PNull</w:t>
      </w:r>
      <w:proofErr w:type="spellEnd"/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: probability of  being tolerant to loss of function variation (heterozygous or homozygous), del: deletion, dup</w:t>
      </w:r>
      <w:r w:rsidR="0092243A">
        <w:rPr>
          <w:rFonts w:ascii="Arial" w:eastAsia="Calibri" w:hAnsi="Arial" w:cs="Arial"/>
          <w:i/>
          <w:sz w:val="20"/>
          <w:szCs w:val="20"/>
          <w:lang w:val="en-US"/>
        </w:rPr>
        <w:t>: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 duplication, EW</w:t>
      </w:r>
      <w:r w:rsidR="00DD2D39">
        <w:rPr>
          <w:rFonts w:ascii="Arial" w:eastAsia="Calibri" w:hAnsi="Arial" w:cs="Arial"/>
          <w:i/>
          <w:sz w:val="20"/>
          <w:szCs w:val="20"/>
          <w:lang w:val="en-US"/>
        </w:rPr>
        <w:t>: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 embryonic week, DDD</w:t>
      </w:r>
      <w:r w:rsidR="00DD2D39">
        <w:rPr>
          <w:rFonts w:ascii="Arial" w:eastAsia="Calibri" w:hAnsi="Arial" w:cs="Arial"/>
          <w:i/>
          <w:sz w:val="20"/>
          <w:szCs w:val="20"/>
          <w:lang w:val="en-US"/>
        </w:rPr>
        <w:t>: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 xml:space="preserve">  deciphering developmental disorders project. Data derived from (https://gnomad.broadinstitute.org/) and the DDD control track at:</w:t>
      </w:r>
      <w:r w:rsidR="00DD2D39">
        <w:rPr>
          <w:rFonts w:ascii="Arial" w:eastAsia="Calibri" w:hAnsi="Arial" w:cs="Arial"/>
          <w:i/>
          <w:sz w:val="20"/>
          <w:szCs w:val="20"/>
          <w:lang w:val="en-US"/>
        </w:rPr>
        <w:t xml:space="preserve"> </w:t>
      </w:r>
      <w:r w:rsidRPr="00C01B8E">
        <w:rPr>
          <w:rFonts w:ascii="Arial" w:eastAsia="Calibri" w:hAnsi="Arial" w:cs="Arial"/>
          <w:i/>
          <w:sz w:val="20"/>
          <w:szCs w:val="20"/>
          <w:lang w:val="en-US"/>
        </w:rPr>
        <w:t>https://genome-euro.ucsc.edu/</w:t>
      </w:r>
    </w:p>
    <w:p w14:paraId="4536A2FF" w14:textId="77777777" w:rsidR="0002336D" w:rsidRDefault="0002336D">
      <w:pPr>
        <w:rPr>
          <w:rFonts w:ascii="Arial" w:eastAsia="Calibri" w:hAnsi="Arial" w:cs="Arial"/>
          <w:i/>
          <w:sz w:val="20"/>
          <w:szCs w:val="20"/>
          <w:lang w:val="en-US"/>
        </w:rPr>
      </w:pPr>
      <w:r>
        <w:rPr>
          <w:rFonts w:ascii="Arial" w:eastAsia="Calibri" w:hAnsi="Arial" w:cs="Arial"/>
          <w:i/>
          <w:sz w:val="20"/>
          <w:szCs w:val="20"/>
          <w:lang w:val="en-US"/>
        </w:rPr>
        <w:lastRenderedPageBreak/>
        <w:br w:type="page"/>
      </w:r>
    </w:p>
    <w:p w14:paraId="1A58EE2E" w14:textId="5C17DBDD" w:rsidR="0002336D" w:rsidRPr="0002336D" w:rsidRDefault="0002336D" w:rsidP="00C01B8E">
      <w:pPr>
        <w:rPr>
          <w:rFonts w:ascii="Arial" w:eastAsia="Calibri" w:hAnsi="Arial" w:cs="Arial"/>
          <w:b/>
          <w:sz w:val="20"/>
          <w:szCs w:val="20"/>
          <w:lang w:val="en-US"/>
        </w:rPr>
      </w:pPr>
      <w:bookmarkStart w:id="1" w:name="_GoBack"/>
      <w:r w:rsidRPr="0002336D">
        <w:rPr>
          <w:rFonts w:ascii="Arial" w:eastAsia="Calibri" w:hAnsi="Arial" w:cs="Arial"/>
          <w:b/>
          <w:sz w:val="20"/>
          <w:szCs w:val="20"/>
          <w:lang w:val="en-US"/>
        </w:rPr>
        <w:lastRenderedPageBreak/>
        <w:t>References</w:t>
      </w:r>
    </w:p>
    <w:bookmarkEnd w:id="1"/>
    <w:p w14:paraId="5996568E" w14:textId="77777777" w:rsidR="0002336D" w:rsidRDefault="0002336D" w:rsidP="00C01B8E">
      <w:pPr>
        <w:rPr>
          <w:rFonts w:ascii="Arial" w:eastAsia="Calibri" w:hAnsi="Arial" w:cs="Arial"/>
          <w:i/>
          <w:sz w:val="20"/>
          <w:szCs w:val="20"/>
          <w:lang w:val="en-US"/>
        </w:rPr>
      </w:pPr>
    </w:p>
    <w:p w14:paraId="5EEDC558" w14:textId="77777777" w:rsidR="0002336D" w:rsidRPr="0002336D" w:rsidRDefault="0002336D" w:rsidP="0002336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2336D">
        <w:t>1.</w:t>
      </w:r>
      <w:r w:rsidRPr="0002336D">
        <w:tab/>
        <w:t>Coe BP, Witherspoon K, Rosenfeld JA, van Bon BW, Vulto-van Silfhout AT, Bosco P, et al. Refining analyses of copy number variation identifies specific genes associated with developmental delay. Nature genetics. 2014;46(10):1063-71. PubMed PMID: 25217958.</w:t>
      </w:r>
    </w:p>
    <w:p w14:paraId="613FB00A" w14:textId="77777777" w:rsidR="0002336D" w:rsidRPr="0002336D" w:rsidRDefault="0002336D" w:rsidP="0002336D">
      <w:pPr>
        <w:pStyle w:val="EndNoteBibliography"/>
      </w:pPr>
      <w:r w:rsidRPr="0002336D">
        <w:t>2.</w:t>
      </w:r>
      <w:r w:rsidRPr="0002336D">
        <w:tab/>
        <w:t>Cooper GM, Coe BP, Girirajan S, Rosenfeld JA, Vu TH, Baker C, et al. A copy number variation morbidity map of developmental delay. Nature genetics. 2011;43(9):838-46. PubMed PMID: 21841781.</w:t>
      </w:r>
    </w:p>
    <w:p w14:paraId="2155818B" w14:textId="77777777" w:rsidR="0002336D" w:rsidRPr="0002336D" w:rsidRDefault="0002336D" w:rsidP="0002336D">
      <w:pPr>
        <w:pStyle w:val="EndNoteBibliography"/>
      </w:pPr>
      <w:r w:rsidRPr="0002336D">
        <w:t>3.</w:t>
      </w:r>
      <w:r w:rsidRPr="0002336D">
        <w:tab/>
        <w:t>Amiel J, Espinosa-Parrilla Y, Steffann J, Gosset P, Pelet A, Prieur M, et al. Large-scale deletions and SMADIP1 truncating mutations in syndromic Hirschsprung disease with involvement of midline structures. Am J Hum Genet. 2001;69(6):1370-7. PubMed PMID: 11595972.</w:t>
      </w:r>
    </w:p>
    <w:p w14:paraId="451C729F" w14:textId="77777777" w:rsidR="0002336D" w:rsidRPr="0002336D" w:rsidRDefault="0002336D" w:rsidP="0002336D">
      <w:pPr>
        <w:pStyle w:val="EndNoteBibliography"/>
      </w:pPr>
      <w:r w:rsidRPr="0002336D">
        <w:t>4.</w:t>
      </w:r>
      <w:r w:rsidRPr="0002336D">
        <w:tab/>
        <w:t>Amiel J, Sproat-Emison E, Garcia-Barcelo M, Lantieri F, Burzynski G, Borrego S, et al. Hirschsprung disease, associated syndromes and genetics: a review. J Med Genet. 2008;45(1):1-14. PubMed PMID: 17965226.</w:t>
      </w:r>
    </w:p>
    <w:p w14:paraId="4A237297" w14:textId="7EBD741D" w:rsidR="00306CF8" w:rsidRPr="00C01B8E" w:rsidRDefault="0002336D" w:rsidP="00C01B8E">
      <w:pPr>
        <w:rPr>
          <w:lang w:val="en-US"/>
        </w:rPr>
      </w:pPr>
      <w:r>
        <w:rPr>
          <w:lang w:val="en-US"/>
        </w:rPr>
        <w:fldChar w:fldCharType="end"/>
      </w:r>
    </w:p>
    <w:sectPr w:rsidR="00306CF8" w:rsidRPr="00C01B8E" w:rsidSect="00C01B8E">
      <w:pgSz w:w="16840" w:h="11900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9w90xr3dvevhevt9jvdzej02vpwawezrta&quot;&gt;Untitled&lt;record-ids&gt;&lt;item&gt;7&lt;/item&gt;&lt;item&gt;27&lt;/item&gt;&lt;item&gt;42&lt;/item&gt;&lt;item&gt;43&lt;/item&gt;&lt;/record-ids&gt;&lt;/item&gt;&lt;/Libraries&gt;"/>
  </w:docVars>
  <w:rsids>
    <w:rsidRoot w:val="00C01B8E"/>
    <w:rsid w:val="0002336D"/>
    <w:rsid w:val="00083CBB"/>
    <w:rsid w:val="00086FAC"/>
    <w:rsid w:val="000E28EE"/>
    <w:rsid w:val="00135CD4"/>
    <w:rsid w:val="002310C0"/>
    <w:rsid w:val="002512AB"/>
    <w:rsid w:val="00306CF8"/>
    <w:rsid w:val="00343570"/>
    <w:rsid w:val="003529BD"/>
    <w:rsid w:val="00390F5A"/>
    <w:rsid w:val="003E13D5"/>
    <w:rsid w:val="00706D18"/>
    <w:rsid w:val="0078021E"/>
    <w:rsid w:val="007B3839"/>
    <w:rsid w:val="007D65C0"/>
    <w:rsid w:val="0092243A"/>
    <w:rsid w:val="00A02DF8"/>
    <w:rsid w:val="00C01B8E"/>
    <w:rsid w:val="00C027D7"/>
    <w:rsid w:val="00C12CE1"/>
    <w:rsid w:val="00C365E5"/>
    <w:rsid w:val="00D81E4C"/>
    <w:rsid w:val="00DC65FA"/>
    <w:rsid w:val="00DD2D39"/>
    <w:rsid w:val="00E85583"/>
    <w:rsid w:val="00EA2339"/>
    <w:rsid w:val="00F757A6"/>
    <w:rsid w:val="00FE4B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507066"/>
  <w15:chartTrackingRefBased/>
  <w15:docId w15:val="{ECB501BD-7080-DD4C-BAA2-AA7202A03B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02336D"/>
    <w:pPr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02336D"/>
    <w:rPr>
      <w:rFonts w:ascii="Arial" w:hAnsi="Arial" w:cs="Arial"/>
      <w:noProof/>
      <w:sz w:val="20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02336D"/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02336D"/>
    <w:rPr>
      <w:rFonts w:ascii="Arial" w:hAnsi="Arial" w:cs="Arial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311</Words>
  <Characters>1711</Characters>
  <Application>Microsoft Office Word</Application>
  <DocSecurity>0</DocSecurity>
  <Lines>14</Lines>
  <Paragraphs>4</Paragraphs>
  <ScaleCrop>false</ScaleCrop>
  <Company/>
  <LinksUpToDate>false</LinksUpToDate>
  <CharactersWithSpaces>20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. kuil</dc:creator>
  <cp:keywords/>
  <dc:description/>
  <cp:lastModifiedBy>Erwin Brosens</cp:lastModifiedBy>
  <cp:revision>4</cp:revision>
  <dcterms:created xsi:type="dcterms:W3CDTF">2021-07-09T07:06:00Z</dcterms:created>
  <dcterms:modified xsi:type="dcterms:W3CDTF">2021-07-29T08:09:00Z</dcterms:modified>
</cp:coreProperties>
</file>